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aconcuadrcula"/>
        <w:tblpPr w:leftFromText="141" w:rightFromText="141" w:vertAnchor="page" w:horzAnchor="page" w:tblpX="1810" w:tblpY="2318"/>
        <w:tblW w:w="918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2943"/>
        <w:gridCol w:w="1560"/>
        <w:gridCol w:w="2126"/>
        <w:gridCol w:w="1559"/>
        <w:gridCol w:w="992"/>
      </w:tblGrid>
      <w:tr w:rsidR="006D1FA9" w:rsidRPr="00B26CDD" w:rsidTr="00CC21B6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  <w:p w:rsidR="006D1FA9" w:rsidRPr="00B26CDD" w:rsidRDefault="006D1FA9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D1FA9" w:rsidRPr="00B26CDD" w:rsidRDefault="007408B8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>
              <w:rPr>
                <w:rFonts w:ascii="Helvetica" w:hAnsi="Helvetica"/>
                <w:b/>
                <w:sz w:val="22"/>
                <w:szCs w:val="22"/>
                <w:lang w:val="es-ES"/>
              </w:rPr>
              <w:t>Sin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abus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o</w:t>
            </w:r>
            <w:r>
              <w:rPr>
                <w:rFonts w:ascii="Helvetica" w:hAnsi="Helvetica"/>
                <w:b/>
                <w:sz w:val="22"/>
                <w:szCs w:val="22"/>
                <w:lang w:val="es-ES"/>
              </w:rPr>
              <w:t>s</w:t>
            </w:r>
          </w:p>
          <w:p w:rsidR="006D1FA9" w:rsidRPr="00B26CDD" w:rsidRDefault="006D1FA9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=3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D1FA9" w:rsidRPr="00A65C54" w:rsidRDefault="001179A6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pt-PT"/>
              </w:rPr>
            </w:pPr>
            <w:r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>Abuso físico o</w:t>
            </w:r>
            <w:r w:rsidR="006D1FA9"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 xml:space="preserve"> emo</w:t>
            </w:r>
            <w:r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>c</w:t>
            </w:r>
            <w:r w:rsidR="006D1FA9"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 xml:space="preserve">ional </w:t>
            </w:r>
          </w:p>
          <w:p w:rsidR="006D1FA9" w:rsidRPr="00A65C54" w:rsidRDefault="006D1FA9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pt-PT"/>
              </w:rPr>
            </w:pPr>
            <w:r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>(N=23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D1FA9" w:rsidRPr="00B26CDD" w:rsidRDefault="001179A6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buso sexual</w:t>
            </w:r>
          </w:p>
          <w:p w:rsidR="006D1FA9" w:rsidRPr="00B26CDD" w:rsidRDefault="006D1FA9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=9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b/>
                <w:i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i/>
                <w:sz w:val="22"/>
                <w:szCs w:val="22"/>
                <w:lang w:val="es-ES"/>
              </w:rPr>
              <w:t>P</w:t>
            </w:r>
          </w:p>
        </w:tc>
      </w:tr>
      <w:tr w:rsidR="006D1FA9" w:rsidRPr="00B26CDD" w:rsidTr="00CC21B6">
        <w:trPr>
          <w:trHeight w:val="695"/>
        </w:trPr>
        <w:tc>
          <w:tcPr>
            <w:tcW w:w="2943" w:type="dxa"/>
            <w:tcBorders>
              <w:top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  <w:p w:rsidR="006D1FA9" w:rsidRPr="00B26CDD" w:rsidRDefault="001179A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Factores PANSS</w:t>
            </w:r>
          </w:p>
          <w:p w:rsidR="006D1FA9" w:rsidRPr="00B26CDD" w:rsidRDefault="001179A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media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DE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) </w:t>
            </w:r>
          </w:p>
          <w:p w:rsidR="006D1FA9" w:rsidRPr="00B26CDD" w:rsidRDefault="006D1FA9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</w:tr>
      <w:tr w:rsidR="006D1FA9" w:rsidRPr="00B26CDD" w:rsidTr="00CC21B6">
        <w:trPr>
          <w:trHeight w:val="691"/>
        </w:trPr>
        <w:tc>
          <w:tcPr>
            <w:tcW w:w="2943" w:type="dxa"/>
            <w:shd w:val="clear" w:color="auto" w:fill="auto"/>
          </w:tcPr>
          <w:p w:rsidR="006D1FA9" w:rsidRPr="00B26CDD" w:rsidRDefault="00CC21B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positivo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6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0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5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2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1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vertAlign w:val="superscript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44</w:t>
            </w:r>
          </w:p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</w:tr>
      <w:tr w:rsidR="006D1FA9" w:rsidRPr="00B26CDD" w:rsidTr="00CC21B6">
        <w:trPr>
          <w:trHeight w:val="701"/>
        </w:trPr>
        <w:tc>
          <w:tcPr>
            <w:tcW w:w="2943" w:type="dxa"/>
            <w:shd w:val="clear" w:color="auto" w:fill="auto"/>
          </w:tcPr>
          <w:p w:rsidR="006D1FA9" w:rsidRPr="00B26CDD" w:rsidRDefault="00CC21B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negativo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2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7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7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1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7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4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3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4</w:t>
            </w:r>
          </w:p>
        </w:tc>
      </w:tr>
      <w:tr w:rsidR="006D1FA9" w:rsidRPr="00B26CDD" w:rsidTr="00CC21B6">
        <w:trPr>
          <w:trHeight w:val="711"/>
        </w:trPr>
        <w:tc>
          <w:tcPr>
            <w:tcW w:w="2943" w:type="dxa"/>
            <w:shd w:val="clear" w:color="auto" w:fill="auto"/>
          </w:tcPr>
          <w:p w:rsidR="006D1FA9" w:rsidRPr="00B26CDD" w:rsidRDefault="00CC21B6" w:rsidP="00A65C54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de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sorganiz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</w:t>
            </w:r>
            <w:r w:rsidR="00A65C54">
              <w:rPr>
                <w:rFonts w:ascii="Helvetica" w:hAnsi="Helvetica"/>
                <w:b/>
                <w:sz w:val="22"/>
                <w:szCs w:val="22"/>
                <w:lang w:val="es-ES"/>
              </w:rPr>
              <w:t>ción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tabs>
                <w:tab w:val="left" w:pos="1020"/>
              </w:tabs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3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9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9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8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1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09</w:t>
            </w:r>
          </w:p>
        </w:tc>
      </w:tr>
      <w:tr w:rsidR="006D1FA9" w:rsidRPr="00B26CDD" w:rsidTr="00CC21B6">
        <w:trPr>
          <w:trHeight w:val="692"/>
        </w:trPr>
        <w:tc>
          <w:tcPr>
            <w:tcW w:w="2943" w:type="dxa"/>
            <w:shd w:val="clear" w:color="auto" w:fill="auto"/>
          </w:tcPr>
          <w:p w:rsidR="006D1FA9" w:rsidRPr="00B26CDD" w:rsidRDefault="00CC21B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excitación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7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2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4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3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1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8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04</w:t>
            </w:r>
          </w:p>
        </w:tc>
      </w:tr>
      <w:tr w:rsidR="006D1FA9" w:rsidRPr="00B26CDD" w:rsidTr="00CC21B6">
        <w:trPr>
          <w:trHeight w:val="703"/>
        </w:trPr>
        <w:tc>
          <w:tcPr>
            <w:tcW w:w="2943" w:type="dxa"/>
            <w:shd w:val="clear" w:color="auto" w:fill="auto"/>
          </w:tcPr>
          <w:p w:rsidR="006D1FA9" w:rsidRPr="00B26CDD" w:rsidRDefault="00CC21B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ansiedad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1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1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3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</w:p>
        </w:tc>
      </w:tr>
      <w:tr w:rsidR="006D1FA9" w:rsidRPr="00B26CDD" w:rsidTr="00CC21B6">
        <w:trPr>
          <w:trHeight w:val="699"/>
        </w:trPr>
        <w:tc>
          <w:tcPr>
            <w:tcW w:w="2943" w:type="dxa"/>
            <w:shd w:val="clear" w:color="auto" w:fill="auto"/>
          </w:tcPr>
          <w:p w:rsidR="006D1FA9" w:rsidRPr="00B26CDD" w:rsidRDefault="00CC21B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preo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up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ción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29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4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9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1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3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1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56</w:t>
            </w:r>
          </w:p>
        </w:tc>
      </w:tr>
      <w:tr w:rsidR="006D1FA9" w:rsidRPr="00B26CDD" w:rsidTr="00CC21B6">
        <w:trPr>
          <w:trHeight w:val="694"/>
        </w:trPr>
        <w:tc>
          <w:tcPr>
            <w:tcW w:w="2943" w:type="dxa"/>
            <w:shd w:val="clear" w:color="auto" w:fill="auto"/>
          </w:tcPr>
          <w:p w:rsidR="006D1FA9" w:rsidRPr="00B26CDD" w:rsidRDefault="00CC21B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ANSS depresión</w:t>
            </w:r>
            <w:r w:rsidR="006D1FA9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9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2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4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5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1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6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15</w:t>
            </w:r>
          </w:p>
        </w:tc>
      </w:tr>
      <w:tr w:rsidR="009D239F" w:rsidRPr="00B26CDD" w:rsidTr="00CC21B6">
        <w:trPr>
          <w:trHeight w:val="690"/>
        </w:trPr>
        <w:tc>
          <w:tcPr>
            <w:tcW w:w="2943" w:type="dxa"/>
            <w:shd w:val="clear" w:color="auto" w:fill="auto"/>
          </w:tcPr>
          <w:p w:rsidR="009D239F" w:rsidRPr="00B26CDD" w:rsidRDefault="00CC21B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PANSS </w:t>
            </w:r>
            <w:proofErr w:type="spellStart"/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somatiza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ió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n</w:t>
            </w:r>
            <w:proofErr w:type="spellEnd"/>
          </w:p>
        </w:tc>
        <w:tc>
          <w:tcPr>
            <w:tcW w:w="1560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8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9</w:t>
            </w:r>
          </w:p>
        </w:tc>
        <w:tc>
          <w:tcPr>
            <w:tcW w:w="2126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0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2</w:t>
            </w:r>
          </w:p>
        </w:tc>
        <w:tc>
          <w:tcPr>
            <w:tcW w:w="1559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1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sym w:font="Symbol" w:char="F0B1"/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6</w:t>
            </w:r>
          </w:p>
        </w:tc>
        <w:tc>
          <w:tcPr>
            <w:tcW w:w="992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38</w:t>
            </w:r>
          </w:p>
        </w:tc>
      </w:tr>
      <w:tr w:rsidR="009D239F" w:rsidRPr="00B26CDD" w:rsidTr="00CC21B6">
        <w:trPr>
          <w:trHeight w:val="690"/>
        </w:trPr>
        <w:tc>
          <w:tcPr>
            <w:tcW w:w="2943" w:type="dxa"/>
            <w:shd w:val="clear" w:color="auto" w:fill="auto"/>
          </w:tcPr>
          <w:p w:rsidR="009D239F" w:rsidRPr="00B26CDD" w:rsidRDefault="001179A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Diagnóstico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(N/%)</w:t>
            </w:r>
          </w:p>
        </w:tc>
        <w:tc>
          <w:tcPr>
            <w:tcW w:w="1560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2126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1559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  <w:tc>
          <w:tcPr>
            <w:tcW w:w="992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84</w:t>
            </w:r>
          </w:p>
        </w:tc>
      </w:tr>
      <w:tr w:rsidR="009D239F" w:rsidRPr="00B26CDD" w:rsidTr="00CC21B6">
        <w:trPr>
          <w:trHeight w:val="690"/>
        </w:trPr>
        <w:tc>
          <w:tcPr>
            <w:tcW w:w="2943" w:type="dxa"/>
            <w:shd w:val="clear" w:color="auto" w:fill="auto"/>
          </w:tcPr>
          <w:p w:rsidR="009D239F" w:rsidRPr="00B26CDD" w:rsidRDefault="00CC21B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sicosis a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fectiv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</w:t>
            </w:r>
          </w:p>
        </w:tc>
        <w:tc>
          <w:tcPr>
            <w:tcW w:w="1560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/2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3%</w:t>
            </w:r>
          </w:p>
        </w:tc>
        <w:tc>
          <w:tcPr>
            <w:tcW w:w="2126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8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0%</w:t>
            </w:r>
          </w:p>
        </w:tc>
        <w:tc>
          <w:tcPr>
            <w:tcW w:w="1559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2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2%</w:t>
            </w:r>
          </w:p>
        </w:tc>
        <w:tc>
          <w:tcPr>
            <w:tcW w:w="992" w:type="dxa"/>
            <w:shd w:val="clear" w:color="auto" w:fill="auto"/>
          </w:tcPr>
          <w:p w:rsidR="009D239F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</w:tr>
      <w:tr w:rsidR="006D1FA9" w:rsidRPr="00B26CDD" w:rsidTr="00CC21B6">
        <w:trPr>
          <w:trHeight w:val="690"/>
        </w:trPr>
        <w:tc>
          <w:tcPr>
            <w:tcW w:w="2943" w:type="dxa"/>
            <w:shd w:val="clear" w:color="auto" w:fill="auto"/>
          </w:tcPr>
          <w:p w:rsidR="006D1FA9" w:rsidRPr="00B26CDD" w:rsidRDefault="00CC21B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  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sicosis n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o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af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ectiv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</w:t>
            </w:r>
            <w:r w:rsidR="009D239F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</w:p>
        </w:tc>
        <w:tc>
          <w:tcPr>
            <w:tcW w:w="1560" w:type="dxa"/>
            <w:shd w:val="clear" w:color="auto" w:fill="auto"/>
          </w:tcPr>
          <w:p w:rsidR="006D1FA9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0/7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7%</w:t>
            </w:r>
          </w:p>
        </w:tc>
        <w:tc>
          <w:tcPr>
            <w:tcW w:w="2126" w:type="dxa"/>
            <w:shd w:val="clear" w:color="auto" w:fill="auto"/>
          </w:tcPr>
          <w:p w:rsidR="006D1FA9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1/91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0%</w:t>
            </w:r>
          </w:p>
        </w:tc>
        <w:tc>
          <w:tcPr>
            <w:tcW w:w="1559" w:type="dxa"/>
            <w:shd w:val="clear" w:color="auto" w:fill="auto"/>
          </w:tcPr>
          <w:p w:rsidR="006D1FA9" w:rsidRPr="00B26CDD" w:rsidRDefault="009D239F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/77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8%</w:t>
            </w:r>
          </w:p>
        </w:tc>
        <w:tc>
          <w:tcPr>
            <w:tcW w:w="992" w:type="dxa"/>
            <w:shd w:val="clear" w:color="auto" w:fill="auto"/>
          </w:tcPr>
          <w:p w:rsidR="006D1FA9" w:rsidRPr="00B26CDD" w:rsidRDefault="006D1FA9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</w:tc>
      </w:tr>
    </w:tbl>
    <w:p w:rsidR="0044574C" w:rsidRPr="00B26CDD" w:rsidRDefault="00312F3B" w:rsidP="00B26CDD">
      <w:pPr>
        <w:jc w:val="both"/>
        <w:rPr>
          <w:lang w:val="es-ES"/>
        </w:rPr>
      </w:pPr>
      <w:r w:rsidRPr="00B26CDD">
        <w:rPr>
          <w:b/>
          <w:lang w:val="es-ES"/>
        </w:rPr>
        <w:t xml:space="preserve">Tabla 1 complementaria. </w:t>
      </w:r>
      <w:r w:rsidR="00B26CDD">
        <w:rPr>
          <w:lang w:val="es-ES"/>
        </w:rPr>
        <w:t>Diferencias en cuanto a</w:t>
      </w:r>
      <w:r w:rsidRPr="00B26CDD">
        <w:rPr>
          <w:lang w:val="es-ES"/>
        </w:rPr>
        <w:t xml:space="preserve"> datos clínicos en los grupos de abuso.</w:t>
      </w: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</w:p>
    <w:p w:rsidR="00E5125E" w:rsidRPr="00B26CDD" w:rsidRDefault="001179A6" w:rsidP="00E5125E">
      <w:pPr>
        <w:rPr>
          <w:rFonts w:ascii="Helvetica" w:hAnsi="Helvetica"/>
          <w:sz w:val="22"/>
          <w:szCs w:val="22"/>
          <w:lang w:val="es-ES"/>
        </w:rPr>
      </w:pPr>
      <w:r w:rsidRPr="00B26CDD">
        <w:rPr>
          <w:rFonts w:ascii="Helvetica" w:hAnsi="Helvetica"/>
          <w:sz w:val="22"/>
          <w:szCs w:val="22"/>
          <w:lang w:val="es-ES"/>
        </w:rPr>
        <w:t xml:space="preserve">Pruebas </w:t>
      </w:r>
      <w:r w:rsidR="00E5125E" w:rsidRPr="00B26CDD">
        <w:rPr>
          <w:rFonts w:ascii="Helvetica" w:hAnsi="Helvetica"/>
          <w:sz w:val="22"/>
          <w:szCs w:val="22"/>
          <w:lang w:val="es-ES"/>
        </w:rPr>
        <w:t xml:space="preserve">ANOVA </w:t>
      </w:r>
      <w:bookmarkStart w:id="0" w:name="_GoBack"/>
      <w:bookmarkEnd w:id="0"/>
      <w:r w:rsidRPr="00B26CDD">
        <w:rPr>
          <w:rFonts w:ascii="Helvetica" w:hAnsi="Helvetica"/>
          <w:sz w:val="22"/>
          <w:szCs w:val="22"/>
          <w:lang w:val="es-ES"/>
        </w:rPr>
        <w:t xml:space="preserve">o </w:t>
      </w:r>
      <w:r w:rsidRPr="00B26CDD">
        <w:rPr>
          <w:rFonts w:ascii="Helvetica" w:hAnsi="Helvetica" w:cs="Helvetica"/>
          <w:sz w:val="22"/>
          <w:szCs w:val="22"/>
          <w:lang w:val="es-ES"/>
        </w:rPr>
        <w:t>χ</w:t>
      </w:r>
      <w:r w:rsidRPr="00B26CDD">
        <w:rPr>
          <w:rFonts w:ascii="Helvetica" w:hAnsi="Helvetica"/>
          <w:sz w:val="22"/>
          <w:szCs w:val="22"/>
          <w:lang w:val="es-ES"/>
        </w:rPr>
        <w:t>2</w:t>
      </w:r>
      <w:r w:rsidR="00E5125E" w:rsidRPr="00B26CDD">
        <w:rPr>
          <w:rFonts w:ascii="Helvetica" w:hAnsi="Helvetica"/>
          <w:sz w:val="22"/>
          <w:szCs w:val="22"/>
          <w:lang w:val="es-ES"/>
        </w:rPr>
        <w:t xml:space="preserve">, </w:t>
      </w:r>
      <w:r w:rsidRPr="00B26CDD">
        <w:rPr>
          <w:rFonts w:ascii="Helvetica" w:hAnsi="Helvetica"/>
          <w:sz w:val="22"/>
          <w:szCs w:val="22"/>
          <w:lang w:val="es-ES"/>
        </w:rPr>
        <w:t xml:space="preserve">según </w:t>
      </w:r>
      <w:r w:rsidR="00A65C54">
        <w:rPr>
          <w:rFonts w:ascii="Helvetica" w:hAnsi="Helvetica"/>
          <w:sz w:val="22"/>
          <w:szCs w:val="22"/>
          <w:lang w:val="es-ES"/>
        </w:rPr>
        <w:t>el caso</w:t>
      </w:r>
      <w:r w:rsidR="00E5125E" w:rsidRPr="00B26CDD">
        <w:rPr>
          <w:rFonts w:ascii="Helvetica" w:hAnsi="Helvetica"/>
          <w:sz w:val="22"/>
          <w:szCs w:val="22"/>
          <w:lang w:val="es-ES"/>
        </w:rPr>
        <w:t>.</w:t>
      </w: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</w:p>
    <w:p w:rsidR="006B2B6A" w:rsidRPr="00B26CDD" w:rsidRDefault="006B2B6A">
      <w:pPr>
        <w:rPr>
          <w:lang w:val="es-ES"/>
        </w:rPr>
      </w:pPr>
      <w:r w:rsidRPr="00B26CDD">
        <w:rPr>
          <w:lang w:val="es-ES"/>
        </w:rPr>
        <w:br w:type="page"/>
      </w:r>
    </w:p>
    <w:p w:rsidR="006B2B6A" w:rsidRPr="00B26CDD" w:rsidRDefault="006B2B6A">
      <w:pPr>
        <w:rPr>
          <w:lang w:val="es-ES"/>
        </w:rPr>
      </w:pPr>
    </w:p>
    <w:p w:rsidR="006B2B6A" w:rsidRPr="00B26CDD" w:rsidRDefault="001179A6" w:rsidP="001179A6">
      <w:pPr>
        <w:jc w:val="both"/>
        <w:rPr>
          <w:lang w:val="es-ES"/>
        </w:rPr>
      </w:pPr>
      <w:r w:rsidRPr="00B26CDD">
        <w:rPr>
          <w:b/>
          <w:lang w:val="es-ES"/>
        </w:rPr>
        <w:t>T</w:t>
      </w:r>
      <w:r w:rsidR="006B2B6A" w:rsidRPr="00B26CDD">
        <w:rPr>
          <w:b/>
          <w:lang w:val="es-ES"/>
        </w:rPr>
        <w:t>abl</w:t>
      </w:r>
      <w:r w:rsidRPr="00B26CDD">
        <w:rPr>
          <w:b/>
          <w:lang w:val="es-ES"/>
        </w:rPr>
        <w:t>a</w:t>
      </w:r>
      <w:r w:rsidR="006B2B6A" w:rsidRPr="00B26CDD">
        <w:rPr>
          <w:b/>
          <w:lang w:val="es-ES"/>
        </w:rPr>
        <w:t xml:space="preserve"> 2</w:t>
      </w:r>
      <w:r w:rsidRPr="00B26CDD">
        <w:rPr>
          <w:b/>
          <w:lang w:val="es-ES"/>
        </w:rPr>
        <w:t xml:space="preserve"> complementaria.</w:t>
      </w:r>
      <w:r w:rsidRPr="00B26CDD">
        <w:rPr>
          <w:lang w:val="es-ES"/>
        </w:rPr>
        <w:t xml:space="preserve"> Di</w:t>
      </w:r>
      <w:r w:rsidR="006B2B6A" w:rsidRPr="00B26CDD">
        <w:rPr>
          <w:lang w:val="es-ES"/>
        </w:rPr>
        <w:t>ferenc</w:t>
      </w:r>
      <w:r w:rsidRPr="00B26CDD">
        <w:rPr>
          <w:lang w:val="es-ES"/>
        </w:rPr>
        <w:t>ia</w:t>
      </w:r>
      <w:r w:rsidR="006B2B6A" w:rsidRPr="00B26CDD">
        <w:rPr>
          <w:lang w:val="es-ES"/>
        </w:rPr>
        <w:t xml:space="preserve">s </w:t>
      </w:r>
      <w:r w:rsidR="00B26CDD">
        <w:rPr>
          <w:lang w:val="es-ES"/>
        </w:rPr>
        <w:t>en cuanto a</w:t>
      </w:r>
      <w:r w:rsidRPr="00B26CDD">
        <w:rPr>
          <w:lang w:val="es-ES"/>
        </w:rPr>
        <w:t xml:space="preserve"> consumo de </w:t>
      </w:r>
      <w:r w:rsidR="00B26CDD" w:rsidRPr="00B26CDD">
        <w:rPr>
          <w:lang w:val="es-ES"/>
        </w:rPr>
        <w:t>drogas</w:t>
      </w:r>
      <w:r w:rsidRPr="00B26CDD">
        <w:rPr>
          <w:lang w:val="es-ES"/>
        </w:rPr>
        <w:t xml:space="preserve"> entre los grupos de </w:t>
      </w:r>
      <w:r w:rsidR="006B2B6A" w:rsidRPr="00B26CDD">
        <w:rPr>
          <w:lang w:val="es-ES"/>
        </w:rPr>
        <w:t>abus</w:t>
      </w:r>
      <w:r w:rsidRPr="00B26CDD">
        <w:rPr>
          <w:lang w:val="es-ES"/>
        </w:rPr>
        <w:t>o.</w:t>
      </w:r>
    </w:p>
    <w:p w:rsidR="006B2B6A" w:rsidRPr="00B26CDD" w:rsidRDefault="006B2B6A">
      <w:pPr>
        <w:rPr>
          <w:lang w:val="es-ES"/>
        </w:rPr>
      </w:pPr>
    </w:p>
    <w:tbl>
      <w:tblPr>
        <w:tblStyle w:val="Tablaconcuadrcula"/>
        <w:tblpPr w:leftFromText="141" w:rightFromText="141" w:vertAnchor="page" w:horzAnchor="page" w:tblpX="1810" w:tblpY="2318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518"/>
        <w:gridCol w:w="1559"/>
        <w:gridCol w:w="1985"/>
        <w:gridCol w:w="1701"/>
        <w:gridCol w:w="951"/>
      </w:tblGrid>
      <w:tr w:rsidR="006B2B6A" w:rsidRPr="00B26CDD" w:rsidTr="006B2B6A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B2B6A" w:rsidRPr="00B26CDD" w:rsidRDefault="006B2B6A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  <w:p w:rsidR="006B2B6A" w:rsidRPr="00B26CDD" w:rsidRDefault="006B2B6A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B2B6A" w:rsidRPr="00B26CDD" w:rsidRDefault="007408B8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>
              <w:rPr>
                <w:rFonts w:ascii="Helvetica" w:hAnsi="Helvetica"/>
                <w:b/>
                <w:sz w:val="22"/>
                <w:szCs w:val="22"/>
                <w:lang w:val="es-ES"/>
              </w:rPr>
              <w:t>Sin</w:t>
            </w:r>
            <w:r w:rsidR="001179A6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abuso</w:t>
            </w:r>
            <w:r>
              <w:rPr>
                <w:rFonts w:ascii="Helvetica" w:hAnsi="Helvetica"/>
                <w:b/>
                <w:sz w:val="22"/>
                <w:szCs w:val="22"/>
                <w:lang w:val="es-ES"/>
              </w:rPr>
              <w:t>s</w:t>
            </w:r>
          </w:p>
          <w:p w:rsidR="006B2B6A" w:rsidRPr="00B26CDD" w:rsidRDefault="006B2B6A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=30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B2B6A" w:rsidRPr="00A65C54" w:rsidRDefault="001179A6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pt-PT"/>
              </w:rPr>
            </w:pPr>
            <w:r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>Abuso físico o emocional</w:t>
            </w:r>
          </w:p>
          <w:p w:rsidR="006B2B6A" w:rsidRPr="00A65C54" w:rsidRDefault="006B2B6A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pt-PT"/>
              </w:rPr>
            </w:pPr>
            <w:r w:rsidRPr="00A65C54">
              <w:rPr>
                <w:rFonts w:ascii="Helvetica" w:hAnsi="Helvetica"/>
                <w:b/>
                <w:sz w:val="22"/>
                <w:szCs w:val="22"/>
                <w:lang w:val="pt-PT"/>
              </w:rPr>
              <w:t>(N=23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B2B6A" w:rsidRPr="00B26CDD" w:rsidRDefault="001179A6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buso sexual</w:t>
            </w:r>
          </w:p>
          <w:p w:rsidR="006B2B6A" w:rsidRPr="00B26CDD" w:rsidRDefault="006B2B6A" w:rsidP="006B2B6A">
            <w:pPr>
              <w:jc w:val="center"/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=9)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B2B6A" w:rsidRPr="00B26CDD" w:rsidRDefault="006B2B6A" w:rsidP="006B2B6A">
            <w:pPr>
              <w:jc w:val="center"/>
              <w:rPr>
                <w:rFonts w:ascii="Helvetica" w:hAnsi="Helvetica"/>
                <w:b/>
                <w:i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i/>
                <w:sz w:val="22"/>
                <w:szCs w:val="22"/>
                <w:lang w:val="es-ES"/>
              </w:rPr>
              <w:t>P</w:t>
            </w:r>
          </w:p>
        </w:tc>
      </w:tr>
      <w:tr w:rsidR="006B2B6A" w:rsidRPr="00B26CDD" w:rsidTr="006B2B6A">
        <w:trPr>
          <w:trHeight w:val="695"/>
        </w:trPr>
        <w:tc>
          <w:tcPr>
            <w:tcW w:w="2518" w:type="dxa"/>
            <w:shd w:val="clear" w:color="auto" w:fill="auto"/>
          </w:tcPr>
          <w:p w:rsidR="006B2B6A" w:rsidRPr="00B26CDD" w:rsidRDefault="006B2B6A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  <w:p w:rsidR="006B2B6A" w:rsidRPr="00B26CDD" w:rsidRDefault="001179A6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Fumadores diarios 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/%)</w:t>
            </w:r>
            <w:r w:rsidR="00955A71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</w:t>
            </w:r>
            <w:r w:rsidR="00955A71" w:rsidRPr="00B26CDD">
              <w:rPr>
                <w:rFonts w:ascii="Helvetica" w:hAnsi="Helvetica"/>
                <w:bCs/>
                <w:sz w:val="22"/>
                <w:szCs w:val="22"/>
                <w:vertAlign w:val="superscript"/>
                <w:lang w:val="es-ES"/>
              </w:rPr>
              <w:t>a</w:t>
            </w:r>
          </w:p>
          <w:p w:rsidR="006B2B6A" w:rsidRPr="00B26CDD" w:rsidRDefault="006B2B6A" w:rsidP="006B2B6A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</w:p>
        </w:tc>
        <w:tc>
          <w:tcPr>
            <w:tcW w:w="1559" w:type="dxa"/>
            <w:shd w:val="clear" w:color="auto" w:fill="auto"/>
          </w:tcPr>
          <w:p w:rsidR="006B2B6A" w:rsidRPr="00B26CDD" w:rsidRDefault="006B2B6A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4/8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1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6B2B6A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0/100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6B2B6A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/88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9%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6B2B6A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</w:p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22</w:t>
            </w:r>
          </w:p>
        </w:tc>
      </w:tr>
      <w:tr w:rsidR="00D6631B" w:rsidRPr="00B26CDD" w:rsidTr="006B2B6A">
        <w:trPr>
          <w:trHeight w:val="691"/>
        </w:trPr>
        <w:tc>
          <w:tcPr>
            <w:tcW w:w="2518" w:type="dxa"/>
            <w:shd w:val="clear" w:color="auto" w:fill="auto"/>
          </w:tcPr>
          <w:p w:rsidR="00D6631B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onsumo de a</w:t>
            </w:r>
            <w:r w:rsidR="00D6631B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lcohol (N/%)</w:t>
            </w:r>
          </w:p>
        </w:tc>
        <w:tc>
          <w:tcPr>
            <w:tcW w:w="1559" w:type="dxa"/>
            <w:shd w:val="clear" w:color="auto" w:fill="auto"/>
          </w:tcPr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4/46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7%</w:t>
            </w:r>
          </w:p>
        </w:tc>
        <w:tc>
          <w:tcPr>
            <w:tcW w:w="1985" w:type="dxa"/>
            <w:shd w:val="clear" w:color="auto" w:fill="auto"/>
          </w:tcPr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7/7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1%</w:t>
            </w:r>
          </w:p>
        </w:tc>
        <w:tc>
          <w:tcPr>
            <w:tcW w:w="1701" w:type="dxa"/>
            <w:shd w:val="clear" w:color="auto" w:fill="auto"/>
          </w:tcPr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/55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6%</w:t>
            </w:r>
          </w:p>
        </w:tc>
        <w:tc>
          <w:tcPr>
            <w:tcW w:w="951" w:type="dxa"/>
            <w:shd w:val="clear" w:color="auto" w:fill="auto"/>
          </w:tcPr>
          <w:p w:rsidR="00D6631B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27</w:t>
            </w:r>
          </w:p>
        </w:tc>
      </w:tr>
      <w:tr w:rsidR="006B2B6A" w:rsidRPr="00B26CDD" w:rsidTr="006B2B6A">
        <w:trPr>
          <w:trHeight w:val="691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onsumo de c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annabis 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1B17E3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5/50</w:t>
            </w:r>
            <w:r w:rsidR="00D6631B" w:rsidRPr="00B26CDD">
              <w:rPr>
                <w:rFonts w:ascii="Helvetica" w:hAnsi="Helvetica"/>
                <w:sz w:val="22"/>
                <w:szCs w:val="22"/>
                <w:lang w:val="es-ES"/>
              </w:rPr>
              <w:t>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7/7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1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/4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4%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1B17E3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45</w:t>
            </w:r>
          </w:p>
        </w:tc>
      </w:tr>
      <w:tr w:rsidR="006B2B6A" w:rsidRPr="00B26CDD" w:rsidTr="006B2B6A">
        <w:trPr>
          <w:trHeight w:val="701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onsumo de c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oca</w:t>
            </w: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ína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 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9/30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3/56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2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D6631B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22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2%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79</w:t>
            </w:r>
          </w:p>
        </w:tc>
      </w:tr>
      <w:tr w:rsidR="006B2B6A" w:rsidRPr="00B26CDD" w:rsidTr="006B2B6A">
        <w:trPr>
          <w:trHeight w:val="711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onsumo de es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timulant</w:t>
            </w: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e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s 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E265D5" w:rsidP="006B2B6A">
            <w:pPr>
              <w:tabs>
                <w:tab w:val="left" w:pos="1020"/>
              </w:tabs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/10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8/3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8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1B17E3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 xml:space="preserve"> </w:t>
            </w:r>
            <w:r w:rsidR="00E265D5"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="00E265D5" w:rsidRPr="00B26CDD">
              <w:rPr>
                <w:rFonts w:ascii="Helvetica" w:hAnsi="Helvetica"/>
                <w:sz w:val="22"/>
                <w:szCs w:val="22"/>
                <w:lang w:val="es-ES"/>
              </w:rPr>
              <w:t>021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*</w:t>
            </w:r>
          </w:p>
        </w:tc>
      </w:tr>
      <w:tr w:rsidR="006B2B6A" w:rsidRPr="00B26CDD" w:rsidTr="006B2B6A">
        <w:trPr>
          <w:trHeight w:val="692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Consumo de alucinógenos 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8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0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1B17E3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 xml:space="preserve"> 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73</w:t>
            </w:r>
          </w:p>
        </w:tc>
      </w:tr>
      <w:tr w:rsidR="006B2B6A" w:rsidRPr="00B26CDD" w:rsidTr="006B2B6A">
        <w:trPr>
          <w:trHeight w:val="703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lastRenderedPageBreak/>
              <w:t>Consumo de s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eda</w:t>
            </w: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ntes 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6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7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/13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4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41</w:t>
            </w:r>
          </w:p>
        </w:tc>
      </w:tr>
      <w:tr w:rsidR="006B2B6A" w:rsidRPr="00B26CDD" w:rsidTr="006B2B6A">
        <w:trPr>
          <w:trHeight w:val="699"/>
        </w:trPr>
        <w:tc>
          <w:tcPr>
            <w:tcW w:w="2518" w:type="dxa"/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Consumo de o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pioid</w:t>
            </w: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e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s (N/%)</w:t>
            </w:r>
          </w:p>
        </w:tc>
        <w:tc>
          <w:tcPr>
            <w:tcW w:w="1559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2/6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67%</w:t>
            </w:r>
          </w:p>
        </w:tc>
        <w:tc>
          <w:tcPr>
            <w:tcW w:w="1985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/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35%</w:t>
            </w:r>
          </w:p>
        </w:tc>
        <w:tc>
          <w:tcPr>
            <w:tcW w:w="170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951" w:type="dxa"/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709</w:t>
            </w:r>
          </w:p>
        </w:tc>
      </w:tr>
      <w:tr w:rsidR="006B2B6A" w:rsidRPr="00B26CDD" w:rsidTr="006B2B6A">
        <w:trPr>
          <w:trHeight w:val="690"/>
        </w:trPr>
        <w:tc>
          <w:tcPr>
            <w:tcW w:w="2518" w:type="dxa"/>
            <w:tcBorders>
              <w:bottom w:val="single" w:sz="4" w:space="0" w:color="auto"/>
            </w:tcBorders>
            <w:shd w:val="clear" w:color="auto" w:fill="auto"/>
          </w:tcPr>
          <w:p w:rsidR="006B2B6A" w:rsidRPr="00B26CDD" w:rsidRDefault="001179A6" w:rsidP="001179A6">
            <w:pPr>
              <w:rPr>
                <w:rFonts w:ascii="Helvetica" w:hAnsi="Helvetica"/>
                <w:b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 xml:space="preserve">Consumo de otras drogas </w:t>
            </w:r>
            <w:r w:rsidR="006B2B6A" w:rsidRPr="00B26CDD">
              <w:rPr>
                <w:rFonts w:ascii="Helvetica" w:hAnsi="Helvetica"/>
                <w:b/>
                <w:sz w:val="22"/>
                <w:szCs w:val="22"/>
                <w:lang w:val="es-ES"/>
              </w:rPr>
              <w:t>(N/%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1/4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54%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</w:p>
        </w:tc>
        <w:tc>
          <w:tcPr>
            <w:tcW w:w="951" w:type="dxa"/>
            <w:tcBorders>
              <w:bottom w:val="single" w:sz="4" w:space="0" w:color="auto"/>
            </w:tcBorders>
            <w:shd w:val="clear" w:color="auto" w:fill="auto"/>
          </w:tcPr>
          <w:p w:rsidR="006B2B6A" w:rsidRPr="00B26CDD" w:rsidRDefault="00E265D5" w:rsidP="006B2B6A">
            <w:pPr>
              <w:jc w:val="center"/>
              <w:rPr>
                <w:rFonts w:ascii="Helvetica" w:hAnsi="Helvetica"/>
                <w:sz w:val="22"/>
                <w:szCs w:val="22"/>
                <w:lang w:val="es-ES"/>
              </w:rPr>
            </w:pP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0</w:t>
            </w:r>
            <w:r w:rsidR="00B26CDD" w:rsidRPr="00B26CDD">
              <w:rPr>
                <w:rFonts w:ascii="Helvetica" w:hAnsi="Helvetica"/>
                <w:sz w:val="22"/>
                <w:szCs w:val="22"/>
                <w:lang w:val="es-ES"/>
              </w:rPr>
              <w:t>,</w:t>
            </w:r>
            <w:r w:rsidRPr="00B26CDD">
              <w:rPr>
                <w:rFonts w:ascii="Helvetica" w:hAnsi="Helvetica"/>
                <w:sz w:val="22"/>
                <w:szCs w:val="22"/>
                <w:lang w:val="es-ES"/>
              </w:rPr>
              <w:t>422</w:t>
            </w:r>
          </w:p>
        </w:tc>
      </w:tr>
    </w:tbl>
    <w:p w:rsidR="006B2B6A" w:rsidRPr="00B26CDD" w:rsidRDefault="006B2B6A">
      <w:pPr>
        <w:rPr>
          <w:lang w:val="es-ES"/>
        </w:rPr>
      </w:pPr>
    </w:p>
    <w:p w:rsidR="00C43AD2" w:rsidRPr="00EF5AEB" w:rsidRDefault="001179A6">
      <w:pPr>
        <w:rPr>
          <w:lang w:val="es-ES"/>
        </w:rPr>
      </w:pPr>
      <w:r w:rsidRPr="00EF5AEB">
        <w:rPr>
          <w:lang w:val="es-ES"/>
        </w:rPr>
        <w:t xml:space="preserve">Consumo de drogas conforme a </w:t>
      </w:r>
      <w:r w:rsidR="00C43AD2" w:rsidRPr="00EF5AEB">
        <w:rPr>
          <w:lang w:val="es-ES"/>
        </w:rPr>
        <w:t xml:space="preserve">L-CIDI </w:t>
      </w:r>
      <w:r w:rsidR="00CA79EE" w:rsidRPr="00EF5AEB">
        <w:rPr>
          <w:lang w:val="es-ES"/>
        </w:rPr>
        <w:fldChar w:fldCharType="begin"/>
      </w:r>
      <w:r w:rsidR="00C43AD2" w:rsidRPr="00EF5AEB">
        <w:rPr>
          <w:lang w:val="es-ES"/>
        </w:rPr>
        <w:instrText xml:space="preserve"> ADDIN ZOTERO_ITEM CSL_CITATION {"citationID":"2du8pao038","properties":{"formattedCitation":"{\\rtf \\super \\super 1\\nosupersub{}\\nosupersub{}}","plainCitation":"1"},"citationItems":[{"id":114,"uris":["http://zotero.org/users/2074501/items/ZXVC44ZH"],"uri":["http://zotero.org/users/2074501/items/ZXVC44ZH"],"itemData":{"id":114,"type":"webpage","title":"Composite International Diagnostic Interview (CIDI) verion 1.1","note":"Geneva, Switzerland","author":[{"family":"World Health Association","given":""}],"issued":{"date-parts":[["1993"]]}}}],"schema":"https://github.com/citation-style-language/schema/raw/master/csl-citation.json"} </w:instrText>
      </w:r>
      <w:r w:rsidR="00CA79EE" w:rsidRPr="00EF5AEB">
        <w:rPr>
          <w:lang w:val="es-ES"/>
        </w:rPr>
        <w:fldChar w:fldCharType="separate"/>
      </w:r>
      <w:r w:rsidR="00C43AD2" w:rsidRPr="00EF5AEB">
        <w:rPr>
          <w:rFonts w:ascii="Cambria"/>
          <w:vertAlign w:val="superscript"/>
          <w:lang w:val="es-ES"/>
        </w:rPr>
        <w:t>1</w:t>
      </w:r>
      <w:r w:rsidR="00CA79EE" w:rsidRPr="00EF5AEB">
        <w:rPr>
          <w:lang w:val="es-ES"/>
        </w:rPr>
        <w:fldChar w:fldCharType="end"/>
      </w:r>
    </w:p>
    <w:p w:rsidR="00E265D5" w:rsidRPr="00EF5AEB" w:rsidRDefault="001179A6">
      <w:pPr>
        <w:rPr>
          <w:lang w:val="es-ES"/>
        </w:rPr>
      </w:pPr>
      <w:r w:rsidRPr="00EF5AEB">
        <w:rPr>
          <w:lang w:val="es-ES"/>
        </w:rPr>
        <w:t>Prueba χ2</w:t>
      </w:r>
      <w:r w:rsidR="00490B5E" w:rsidRPr="00EF5AEB">
        <w:rPr>
          <w:lang w:val="es-ES"/>
        </w:rPr>
        <w:t xml:space="preserve">. </w:t>
      </w:r>
      <w:r w:rsidRPr="00EF5AEB">
        <w:rPr>
          <w:lang w:val="es-ES"/>
        </w:rPr>
        <w:t>*p&lt;0,</w:t>
      </w:r>
      <w:r w:rsidR="00E265D5" w:rsidRPr="00EF5AEB">
        <w:rPr>
          <w:lang w:val="es-ES"/>
        </w:rPr>
        <w:t>05</w:t>
      </w:r>
    </w:p>
    <w:p w:rsidR="00955A71" w:rsidRPr="00EF5AEB" w:rsidRDefault="00955A71">
      <w:pPr>
        <w:rPr>
          <w:lang w:val="es-ES"/>
        </w:rPr>
      </w:pPr>
      <w:r w:rsidRPr="00EF5AEB">
        <w:rPr>
          <w:rFonts w:ascii="Helvetica" w:hAnsi="Helvetica"/>
          <w:bCs/>
          <w:sz w:val="22"/>
          <w:szCs w:val="22"/>
          <w:vertAlign w:val="superscript"/>
          <w:lang w:val="es-ES"/>
        </w:rPr>
        <w:t xml:space="preserve">a </w:t>
      </w:r>
      <w:r w:rsidRPr="00EF5AEB">
        <w:rPr>
          <w:rFonts w:ascii="Helvetica" w:hAnsi="Helvetica"/>
          <w:sz w:val="22"/>
          <w:szCs w:val="22"/>
          <w:lang w:val="es-ES"/>
        </w:rPr>
        <w:t xml:space="preserve">N=57 (5 </w:t>
      </w:r>
      <w:r w:rsidR="00B26CDD" w:rsidRPr="00EF5AEB">
        <w:rPr>
          <w:rFonts w:ascii="Helvetica" w:hAnsi="Helvetica"/>
          <w:sz w:val="22"/>
          <w:szCs w:val="22"/>
          <w:lang w:val="es-ES"/>
        </w:rPr>
        <w:t>valores ausentes</w:t>
      </w:r>
      <w:r w:rsidRPr="00EF5AEB">
        <w:rPr>
          <w:rFonts w:ascii="Helvetica" w:hAnsi="Helvetica"/>
          <w:sz w:val="22"/>
          <w:szCs w:val="22"/>
          <w:lang w:val="es-ES"/>
        </w:rPr>
        <w:t>)</w:t>
      </w:r>
    </w:p>
    <w:p w:rsidR="00C43AD2" w:rsidRPr="00A65C54" w:rsidRDefault="00C43AD2">
      <w:pPr>
        <w:rPr>
          <w:lang w:val="en-US"/>
        </w:rPr>
      </w:pPr>
    </w:p>
    <w:p w:rsidR="00C43AD2" w:rsidRPr="00B26CDD" w:rsidRDefault="00CA79EE" w:rsidP="00C43AD2">
      <w:pPr>
        <w:pStyle w:val="Bibliografa1"/>
        <w:rPr>
          <w:rFonts w:ascii="Cambria"/>
          <w:lang w:val="es-ES"/>
        </w:rPr>
      </w:pPr>
      <w:r w:rsidRPr="00B26CDD">
        <w:rPr>
          <w:lang w:val="es-ES"/>
        </w:rPr>
        <w:fldChar w:fldCharType="begin"/>
      </w:r>
      <w:r w:rsidR="00C43AD2" w:rsidRPr="00A65C54">
        <w:rPr>
          <w:lang w:val="en-US"/>
        </w:rPr>
        <w:instrText xml:space="preserve"> ADDIN ZOTERO_BIBL {"custom":[]} CSL_BIBLIOGRAPHY </w:instrText>
      </w:r>
      <w:r w:rsidRPr="00B26CDD">
        <w:rPr>
          <w:lang w:val="es-ES"/>
        </w:rPr>
        <w:fldChar w:fldCharType="separate"/>
      </w:r>
      <w:r w:rsidR="00C43AD2" w:rsidRPr="00A65C54">
        <w:rPr>
          <w:rFonts w:ascii="Cambria"/>
          <w:lang w:val="en-US"/>
        </w:rPr>
        <w:t>1.</w:t>
      </w:r>
      <w:r w:rsidR="00C43AD2" w:rsidRPr="00A65C54">
        <w:rPr>
          <w:rFonts w:ascii="Cambria"/>
          <w:lang w:val="en-US"/>
        </w:rPr>
        <w:tab/>
        <w:t xml:space="preserve">World Health Association. </w:t>
      </w:r>
      <w:r w:rsidR="00C43AD2" w:rsidRPr="00B26CDD">
        <w:rPr>
          <w:rFonts w:ascii="Cambria"/>
          <w:lang w:val="es-ES"/>
        </w:rPr>
        <w:t>Composite International Diagnostic Interview (CIDI) version 1.1 1993.</w:t>
      </w:r>
    </w:p>
    <w:p w:rsidR="009D239F" w:rsidRPr="00B26CDD" w:rsidRDefault="00CA79EE">
      <w:pPr>
        <w:rPr>
          <w:lang w:val="es-ES"/>
        </w:rPr>
      </w:pPr>
      <w:r w:rsidRPr="00B26CDD">
        <w:rPr>
          <w:lang w:val="es-ES"/>
        </w:rPr>
        <w:fldChar w:fldCharType="end"/>
      </w:r>
    </w:p>
    <w:p w:rsidR="009D239F" w:rsidRPr="00B26CDD" w:rsidRDefault="009D239F">
      <w:pPr>
        <w:rPr>
          <w:lang w:val="es-ES"/>
        </w:rPr>
      </w:pPr>
    </w:p>
    <w:p w:rsidR="009D239F" w:rsidRPr="00B26CDD" w:rsidRDefault="009D239F">
      <w:pPr>
        <w:rPr>
          <w:lang w:val="es-ES"/>
        </w:rPr>
      </w:pPr>
    </w:p>
    <w:sectPr w:rsidR="009D239F" w:rsidRPr="00B26CDD" w:rsidSect="0044574C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Oliver Shaw">
    <w15:presenceInfo w15:providerId="AD" w15:userId="S-1-5-21-1844237615-261478967-682003330-2664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/>
  <w:defaultTabStop w:val="708"/>
  <w:hyphenationZone w:val="425"/>
  <w:characterSpacingControl w:val="doNotCompress"/>
  <w:compat>
    <w:useFELayout/>
  </w:compat>
  <w:docVars>
    <w:docVar w:name="__Grammarly_42____i" w:val="H4sIAAAAAAAEAKtWckksSQxILCpxzi/NK1GyMqwFAAEhoTITAAAA"/>
    <w:docVar w:name="__Grammarly_42___1" w:val="H4sIAAAAAAAEAKtWcslP9kxRslIyNDa0sLC0MDC3NARiS0MjSyUdpeDU4uLM/DyQAqNaAAfl5+IsAAAA"/>
  </w:docVars>
  <w:rsids>
    <w:rsidRoot w:val="006D1FA9"/>
    <w:rsid w:val="00037966"/>
    <w:rsid w:val="00077E1F"/>
    <w:rsid w:val="001179A6"/>
    <w:rsid w:val="001B17E3"/>
    <w:rsid w:val="00210DA7"/>
    <w:rsid w:val="002E026C"/>
    <w:rsid w:val="00312F3B"/>
    <w:rsid w:val="0044574C"/>
    <w:rsid w:val="00490B5E"/>
    <w:rsid w:val="005B506C"/>
    <w:rsid w:val="006A49EC"/>
    <w:rsid w:val="006B2B6A"/>
    <w:rsid w:val="006D1FA9"/>
    <w:rsid w:val="006F22CE"/>
    <w:rsid w:val="007408B8"/>
    <w:rsid w:val="0076105E"/>
    <w:rsid w:val="00912612"/>
    <w:rsid w:val="00955A71"/>
    <w:rsid w:val="009D239F"/>
    <w:rsid w:val="00A51A0A"/>
    <w:rsid w:val="00A65C54"/>
    <w:rsid w:val="00A73F19"/>
    <w:rsid w:val="00B229FB"/>
    <w:rsid w:val="00B26CDD"/>
    <w:rsid w:val="00BC21A8"/>
    <w:rsid w:val="00C43AD2"/>
    <w:rsid w:val="00CA79EE"/>
    <w:rsid w:val="00CC21B6"/>
    <w:rsid w:val="00D45092"/>
    <w:rsid w:val="00D6631B"/>
    <w:rsid w:val="00E265D5"/>
    <w:rsid w:val="00E5125E"/>
    <w:rsid w:val="00EB008D"/>
    <w:rsid w:val="00EF5AEB"/>
    <w:rsid w:val="00F32FB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1FA9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6D1FA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ario">
    <w:name w:val="annotation reference"/>
    <w:basedOn w:val="Fuentedeprrafopredeter"/>
    <w:uiPriority w:val="99"/>
    <w:semiHidden/>
    <w:unhideWhenUsed/>
    <w:rsid w:val="00490B5E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490B5E"/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490B5E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90B5E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90B5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90B5E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90B5E"/>
    <w:rPr>
      <w:rFonts w:ascii="Lucida Grande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C43AD2"/>
    <w:pPr>
      <w:tabs>
        <w:tab w:val="left" w:pos="260"/>
      </w:tabs>
      <w:ind w:left="264" w:hanging="26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1FA9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6D1FA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ario">
    <w:name w:val="annotation reference"/>
    <w:basedOn w:val="Fuentedeprrafopredeter"/>
    <w:uiPriority w:val="99"/>
    <w:semiHidden/>
    <w:unhideWhenUsed/>
    <w:rsid w:val="00490B5E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490B5E"/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490B5E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90B5E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90B5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90B5E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90B5E"/>
    <w:rPr>
      <w:rFonts w:ascii="Lucida Grande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C43AD2"/>
    <w:pPr>
      <w:tabs>
        <w:tab w:val="left" w:pos="260"/>
      </w:tabs>
      <w:ind w:left="264" w:hanging="264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369</Words>
  <Characters>2030</Characters>
  <Application>Microsoft Office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tía</dc:creator>
  <cp:lastModifiedBy>Ines</cp:lastModifiedBy>
  <cp:revision>4</cp:revision>
  <dcterms:created xsi:type="dcterms:W3CDTF">2019-01-28T11:02:00Z</dcterms:created>
  <dcterms:modified xsi:type="dcterms:W3CDTF">2019-01-30T1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3"&gt;&lt;session id="RPy7EKwg"/&gt;&lt;style id="http://www.zotero.org/styles/revista-de-psiquiatria-y-salud-mental" hasBibliography="1" bibliographyStyleHasBeenSet="1"/&gt;&lt;prefs&gt;&lt;pref name="fieldType" value="Field"/&gt;&lt;pref</vt:lpwstr>
  </property>
  <property fmtid="{D5CDD505-2E9C-101B-9397-08002B2CF9AE}" pid="3" name="ZOTERO_PREF_2">
    <vt:lpwstr> name="storeReferences" value="true"/&gt;&lt;pref name="automaticJournalAbbreviations" value="true"/&gt;&lt;pref name="noteType" value="0"/&gt;&lt;/prefs&gt;&lt;/data&gt;</vt:lpwstr>
  </property>
</Properties>
</file>